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Default="0014213F" w:rsidP="0014213F">
      <w:pPr>
        <w:jc w:val="center"/>
        <w:rPr>
          <w:lang w:val="nl-NL"/>
        </w:rPr>
      </w:pPr>
    </w:p>
    <w:p w14:paraId="0D100AF7" w14:textId="77777777" w:rsidR="0014213F" w:rsidRDefault="0014213F" w:rsidP="0014213F">
      <w:pPr>
        <w:jc w:val="center"/>
        <w:rPr>
          <w:lang w:val="nl-NL"/>
        </w:rPr>
      </w:pPr>
    </w:p>
    <w:p w14:paraId="6C567747" w14:textId="77777777" w:rsidR="0014213F" w:rsidRDefault="0014213F" w:rsidP="0014213F">
      <w:pPr>
        <w:jc w:val="center"/>
        <w:rPr>
          <w:lang w:val="nl-NL"/>
        </w:rPr>
      </w:pPr>
    </w:p>
    <w:p w14:paraId="3691D63A" w14:textId="4C50509F" w:rsidR="0014213F" w:rsidRDefault="0014213F" w:rsidP="0014213F">
      <w:pPr>
        <w:jc w:val="center"/>
        <w:rPr>
          <w:rFonts w:ascii="Verdana" w:hAnsi="Verdana"/>
          <w:sz w:val="28"/>
          <w:szCs w:val="28"/>
          <w:lang w:val="nl-NL"/>
        </w:rPr>
      </w:pPr>
      <w:r>
        <w:rPr>
          <w:rFonts w:ascii="Verdana" w:hAnsi="Verdana"/>
          <w:sz w:val="28"/>
          <w:szCs w:val="28"/>
          <w:lang w:val="nl-NL"/>
        </w:rPr>
        <w:t>Plan van Aanpak</w:t>
      </w:r>
    </w:p>
    <w:p w14:paraId="50519796" w14:textId="1DFEA017" w:rsidR="0014213F" w:rsidRDefault="0014213F" w:rsidP="0014213F">
      <w:pPr>
        <w:jc w:val="center"/>
        <w:rPr>
          <w:rFonts w:ascii="Verdana" w:hAnsi="Verdana"/>
          <w:sz w:val="28"/>
          <w:szCs w:val="28"/>
          <w:lang w:val="nl-NL"/>
        </w:rPr>
      </w:pPr>
      <w:r>
        <w:rPr>
          <w:rFonts w:ascii="Verdana" w:hAnsi="Verdana"/>
          <w:sz w:val="28"/>
          <w:szCs w:val="28"/>
          <w:lang w:val="nl-NL"/>
        </w:rPr>
        <w:t xml:space="preserve">Project </w:t>
      </w:r>
      <w:r w:rsidRPr="0014213F">
        <w:rPr>
          <w:rFonts w:ascii="Verdana" w:hAnsi="Verdana"/>
          <w:sz w:val="28"/>
          <w:szCs w:val="28"/>
          <w:lang w:val="nl-NL"/>
        </w:rPr>
        <w:t>Lumbricus terrestris</w:t>
      </w:r>
    </w:p>
    <w:p w14:paraId="61509A3E" w14:textId="77777777" w:rsidR="0014213F" w:rsidRDefault="0014213F" w:rsidP="0014213F">
      <w:pPr>
        <w:jc w:val="center"/>
        <w:rPr>
          <w:rFonts w:ascii="Verdana" w:hAnsi="Verdana"/>
          <w:sz w:val="28"/>
          <w:szCs w:val="28"/>
          <w:lang w:val="nl-NL"/>
        </w:rPr>
      </w:pPr>
    </w:p>
    <w:p w14:paraId="0C5EB51D" w14:textId="274E2362" w:rsidR="0014213F" w:rsidRPr="0014213F" w:rsidRDefault="0014213F" w:rsidP="0014213F">
      <w:pPr>
        <w:jc w:val="center"/>
        <w:rPr>
          <w:rFonts w:ascii="Verdana" w:hAnsi="Verdana"/>
          <w:sz w:val="28"/>
          <w:szCs w:val="28"/>
          <w:lang w:val="nl-NL"/>
        </w:rPr>
      </w:pPr>
      <w:r>
        <w:rPr>
          <w:rFonts w:ascii="Verdana" w:hAnsi="Verdana"/>
          <w:noProof/>
          <w:sz w:val="28"/>
          <w:szCs w:val="28"/>
          <w:lang w:val="nl-NL"/>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Default="0014213F" w:rsidP="00A44A44">
      <w:pPr>
        <w:rPr>
          <w:lang w:val="nl-NL"/>
        </w:rPr>
      </w:pPr>
    </w:p>
    <w:p w14:paraId="7AF80840" w14:textId="77777777" w:rsidR="0014213F" w:rsidRDefault="0014213F" w:rsidP="00A44A44">
      <w:pPr>
        <w:rPr>
          <w:lang w:val="nl-NL"/>
        </w:rPr>
      </w:pPr>
    </w:p>
    <w:p w14:paraId="6ED95D18" w14:textId="77777777" w:rsidR="0014213F" w:rsidRDefault="0014213F" w:rsidP="0014213F">
      <w:pPr>
        <w:rPr>
          <w:lang w:val="nl-NL"/>
        </w:rPr>
      </w:pPr>
    </w:p>
    <w:p w14:paraId="539FC2CC" w14:textId="77777777" w:rsidR="00C02A89" w:rsidRDefault="00C02A89" w:rsidP="0014213F">
      <w:pPr>
        <w:rPr>
          <w:lang w:val="nl-NL"/>
        </w:rPr>
      </w:pPr>
    </w:p>
    <w:p w14:paraId="459C2046" w14:textId="77777777" w:rsidR="00C02A89" w:rsidRDefault="00C02A89" w:rsidP="0014213F">
      <w:pPr>
        <w:rPr>
          <w:lang w:val="nl-NL"/>
        </w:rPr>
      </w:pPr>
    </w:p>
    <w:p w14:paraId="37574538" w14:textId="77777777" w:rsidR="00C02A89" w:rsidRDefault="00C02A89" w:rsidP="0014213F">
      <w:pPr>
        <w:rPr>
          <w:lang w:val="nl-NL"/>
        </w:rPr>
      </w:pPr>
    </w:p>
    <w:p w14:paraId="735EE7CC" w14:textId="77777777" w:rsidR="00C02A89" w:rsidRDefault="00C02A89" w:rsidP="0014213F">
      <w:pPr>
        <w:rPr>
          <w:lang w:val="nl-NL"/>
        </w:rPr>
      </w:pPr>
    </w:p>
    <w:p w14:paraId="5D6D9E02" w14:textId="2A07413F" w:rsidR="0014213F" w:rsidRDefault="0014213F" w:rsidP="0014213F">
      <w:pPr>
        <w:rPr>
          <w:lang w:val="nl-NL"/>
        </w:rPr>
      </w:pPr>
      <w:r w:rsidRPr="00E90AC5">
        <w:rPr>
          <w:lang w:val="nl-NL"/>
        </w:rPr>
        <w:t xml:space="preserve">Project </w:t>
      </w:r>
      <w:r w:rsidR="00E26475">
        <w:rPr>
          <w:lang w:val="nl-NL"/>
        </w:rPr>
        <w:t xml:space="preserve">: </w:t>
      </w:r>
      <w:r w:rsidRPr="00E90AC5">
        <w:rPr>
          <w:lang w:val="nl-NL"/>
        </w:rPr>
        <w:t>'</w:t>
      </w:r>
      <w:r>
        <w:rPr>
          <w:lang w:val="nl-NL"/>
        </w:rPr>
        <w:t>Lumbricus terrestris</w:t>
      </w:r>
      <w:r w:rsidRPr="00E90AC5">
        <w:rPr>
          <w:lang w:val="nl-NL"/>
        </w:rPr>
        <w:t>'</w:t>
      </w:r>
    </w:p>
    <w:p w14:paraId="5153A1D8" w14:textId="77777777" w:rsidR="0014213F" w:rsidRDefault="0014213F" w:rsidP="0014213F">
      <w:pPr>
        <w:rPr>
          <w:lang w:val="nl-NL"/>
        </w:rPr>
      </w:pPr>
      <w:r>
        <w:rPr>
          <w:lang w:val="nl-NL"/>
        </w:rPr>
        <w:t xml:space="preserve">Naam projectleden: </w:t>
      </w:r>
      <w:r w:rsidRPr="00E90AC5">
        <w:rPr>
          <w:lang w:val="nl-NL"/>
        </w:rPr>
        <w:t>Laïsja Thomasia</w:t>
      </w:r>
      <w:r>
        <w:rPr>
          <w:lang w:val="nl-NL"/>
        </w:rPr>
        <w:t xml:space="preserve"> , Alena Savachenko</w:t>
      </w:r>
    </w:p>
    <w:p w14:paraId="1074C39F" w14:textId="77777777" w:rsidR="0014213F" w:rsidRDefault="0014213F" w:rsidP="0014213F">
      <w:pPr>
        <w:rPr>
          <w:lang w:val="nl-NL"/>
        </w:rPr>
      </w:pPr>
      <w:r>
        <w:rPr>
          <w:lang w:val="nl-NL"/>
        </w:rPr>
        <w:t xml:space="preserve">Opdrachtgever :  </w:t>
      </w:r>
      <w:r w:rsidRPr="00E90AC5">
        <w:rPr>
          <w:lang w:val="nl-NL"/>
        </w:rPr>
        <w:t>Chris van Oevelen</w:t>
      </w:r>
    </w:p>
    <w:p w14:paraId="118F29BB" w14:textId="7F2E0E52" w:rsidR="0014213F" w:rsidRPr="0014213F" w:rsidRDefault="0014213F" w:rsidP="0014213F">
      <w:pPr>
        <w:rPr>
          <w:sz w:val="24"/>
          <w:szCs w:val="24"/>
          <w:lang w:val="nl-NL"/>
        </w:rPr>
      </w:pPr>
      <w:r>
        <w:rPr>
          <w:sz w:val="24"/>
          <w:szCs w:val="24"/>
          <w:lang w:val="nl-NL"/>
        </w:rPr>
        <w:t>Versie : 1.</w:t>
      </w:r>
      <w:r w:rsidR="00842963">
        <w:rPr>
          <w:sz w:val="24"/>
          <w:szCs w:val="24"/>
          <w:lang w:val="nl-NL"/>
        </w:rPr>
        <w:t>2</w:t>
      </w:r>
    </w:p>
    <w:p w14:paraId="483AB92C" w14:textId="77777777" w:rsidR="0014213F" w:rsidRDefault="0014213F" w:rsidP="00A44A44">
      <w:pPr>
        <w:rPr>
          <w:lang w:val="nl-NL"/>
        </w:rPr>
      </w:pPr>
    </w:p>
    <w:p w14:paraId="6E114309" w14:textId="77777777" w:rsidR="0014213F" w:rsidRDefault="0014213F" w:rsidP="00A44A44">
      <w:pPr>
        <w:rPr>
          <w:lang w:val="nl-NL"/>
        </w:rPr>
      </w:pPr>
    </w:p>
    <w:p w14:paraId="33AA7082" w14:textId="77777777" w:rsidR="0014213F" w:rsidRDefault="0014213F" w:rsidP="00A44A44">
      <w:pPr>
        <w:rPr>
          <w:lang w:val="nl-NL"/>
        </w:rPr>
      </w:pPr>
    </w:p>
    <w:p w14:paraId="33B27F9B" w14:textId="77777777" w:rsidR="0014213F" w:rsidRDefault="0014213F" w:rsidP="00A44A44">
      <w:pPr>
        <w:rPr>
          <w:lang w:val="nl-NL"/>
        </w:rPr>
      </w:pPr>
    </w:p>
    <w:p w14:paraId="6F1A807D" w14:textId="77777777" w:rsidR="0014213F" w:rsidRDefault="0014213F" w:rsidP="00A44A44">
      <w:pPr>
        <w:rPr>
          <w:lang w:val="nl-NL"/>
        </w:rPr>
      </w:pPr>
    </w:p>
    <w:p w14:paraId="735D9A29" w14:textId="77777777" w:rsidR="0014213F" w:rsidRDefault="0014213F" w:rsidP="00A44A44">
      <w:pPr>
        <w:rPr>
          <w:lang w:val="nl-NL"/>
        </w:rPr>
      </w:pPr>
    </w:p>
    <w:p w14:paraId="5E7F02B8" w14:textId="77777777" w:rsidR="0014213F" w:rsidRDefault="0014213F" w:rsidP="00A44A44">
      <w:pPr>
        <w:rPr>
          <w:lang w:val="nl-NL"/>
        </w:rPr>
      </w:pPr>
    </w:p>
    <w:p w14:paraId="713B4943" w14:textId="77777777" w:rsidR="0014213F" w:rsidRDefault="0014213F" w:rsidP="00A44A44">
      <w:pPr>
        <w:rPr>
          <w:lang w:val="nl-NL"/>
        </w:rPr>
      </w:pPr>
    </w:p>
    <w:p w14:paraId="305994DC" w14:textId="77777777" w:rsidR="00E3735E" w:rsidRPr="00E3735E" w:rsidRDefault="00E3735E" w:rsidP="00E3735E">
      <w:pPr>
        <w:rPr>
          <w:lang w:val="nl-NL"/>
        </w:rPr>
      </w:pPr>
      <w:commentRangeStart w:id="0"/>
      <w:r w:rsidRPr="00E3735E">
        <w:rPr>
          <w:b/>
          <w:bCs/>
          <w:lang w:val="nl-NL"/>
        </w:rPr>
        <w:t>Achtergrond</w:t>
      </w:r>
      <w:commentRangeEnd w:id="0"/>
      <w:r w:rsidRPr="00E3735E">
        <w:rPr>
          <w:rStyle w:val="CommentReference"/>
          <w:lang w:val="nl-NL"/>
        </w:rPr>
        <w:commentReference w:id="0"/>
      </w:r>
    </w:p>
    <w:p w14:paraId="77B083DA" w14:textId="77777777" w:rsidR="00E3735E" w:rsidRPr="00E3735E" w:rsidRDefault="00E3735E" w:rsidP="00E3735E">
      <w:pPr>
        <w:rPr>
          <w:lang w:val="nl-NL"/>
        </w:rPr>
      </w:pPr>
      <w:r w:rsidRPr="00E3735E">
        <w:rPr>
          <w:lang w:val="nl-NL"/>
        </w:rPr>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E3735E" w:rsidRDefault="00E3735E" w:rsidP="00E3735E">
      <w:pPr>
        <w:rPr>
          <w:lang w:val="nl-NL"/>
        </w:rPr>
      </w:pPr>
      <w:r w:rsidRPr="00E3735E">
        <w:rPr>
          <w:b/>
          <w:bCs/>
          <w:lang w:val="nl-NL"/>
        </w:rPr>
        <w:t>Positieve controle = Lumbricus rubellus</w:t>
      </w:r>
    </w:p>
    <w:p w14:paraId="45CB3E30" w14:textId="77777777" w:rsidR="00E3735E" w:rsidRPr="00E3735E" w:rsidRDefault="00E3735E" w:rsidP="00E3735E">
      <w:pPr>
        <w:rPr>
          <w:lang w:val="nl-NL"/>
        </w:rPr>
      </w:pPr>
      <w:r w:rsidRPr="00E3735E">
        <w:rPr>
          <w:lang w:val="nl-NL"/>
        </w:rPr>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E3735E" w:rsidRDefault="00E3735E" w:rsidP="00E3735E">
      <w:pPr>
        <w:rPr>
          <w:lang w:val="nl-NL"/>
        </w:rPr>
      </w:pPr>
      <w:r w:rsidRPr="00E3735E">
        <w:rPr>
          <w:b/>
          <w:bCs/>
          <w:lang w:val="nl-NL"/>
        </w:rPr>
        <w:t>De Genoom annotatieproces van Lumbricus terrestris bestaat uit de volgende stappen:</w:t>
      </w:r>
    </w:p>
    <w:p w14:paraId="03BD609A" w14:textId="77777777" w:rsidR="00E3735E" w:rsidRPr="00E3735E" w:rsidRDefault="00E3735E" w:rsidP="00E3735E">
      <w:pPr>
        <w:numPr>
          <w:ilvl w:val="0"/>
          <w:numId w:val="3"/>
        </w:numPr>
        <w:rPr>
          <w:lang w:val="nl-NL"/>
        </w:rPr>
      </w:pPr>
      <w:r w:rsidRPr="00E3735E">
        <w:rPr>
          <w:lang w:val="nl-NL"/>
        </w:rPr>
        <w:t>Genoom data verkrijgen (FASTA bestanden van Lumbricus terrestris, C.elegans en positieve controle)</w:t>
      </w:r>
    </w:p>
    <w:p w14:paraId="132FA819" w14:textId="77777777" w:rsidR="00E3735E" w:rsidRPr="00E3735E" w:rsidRDefault="00E3735E" w:rsidP="00E3735E">
      <w:pPr>
        <w:numPr>
          <w:ilvl w:val="0"/>
          <w:numId w:val="3"/>
        </w:numPr>
        <w:rPr>
          <w:lang w:val="nl-NL"/>
        </w:rPr>
      </w:pPr>
      <w:r w:rsidRPr="00E3735E">
        <w:rPr>
          <w:lang w:val="nl-NL"/>
        </w:rPr>
        <w:t>Benodigde libraries installeren = Biostrings, ggplot2, tidyverse, BLAST, GenomicRanges, Rtracklayer (AUGUSTUS moet zelf op de systeem geinstalleerd zijn “UBUNTU”)</w:t>
      </w:r>
    </w:p>
    <w:p w14:paraId="26508ABF" w14:textId="77777777" w:rsidR="00E3735E" w:rsidRPr="00E3735E" w:rsidRDefault="00E3735E" w:rsidP="00E3735E">
      <w:pPr>
        <w:numPr>
          <w:ilvl w:val="0"/>
          <w:numId w:val="3"/>
        </w:numPr>
        <w:rPr>
          <w:lang w:val="nl-NL"/>
        </w:rPr>
      </w:pPr>
      <w:r w:rsidRPr="00E3735E">
        <w:rPr>
          <w:lang w:val="nl-NL"/>
        </w:rPr>
        <w:t>FASTA-bestanden controleren (Biostrings)</w:t>
      </w:r>
    </w:p>
    <w:p w14:paraId="7AE775AF" w14:textId="77777777" w:rsidR="00E3735E" w:rsidRPr="00E3735E" w:rsidRDefault="00E3735E" w:rsidP="00E3735E">
      <w:pPr>
        <w:numPr>
          <w:ilvl w:val="0"/>
          <w:numId w:val="3"/>
        </w:numPr>
        <w:rPr>
          <w:lang w:val="nl-NL"/>
        </w:rPr>
      </w:pPr>
      <w:r w:rsidRPr="00E3735E">
        <w:rPr>
          <w:lang w:val="nl-NL"/>
        </w:rPr>
        <w:t>BLAST uitvoeren voor Alignment (BLASTR)</w:t>
      </w:r>
    </w:p>
    <w:p w14:paraId="1C9AB289" w14:textId="77777777" w:rsidR="00E3735E" w:rsidRPr="00E3735E" w:rsidRDefault="00E3735E" w:rsidP="00E3735E">
      <w:pPr>
        <w:numPr>
          <w:ilvl w:val="0"/>
          <w:numId w:val="3"/>
        </w:numPr>
        <w:rPr>
          <w:lang w:val="nl-NL"/>
        </w:rPr>
      </w:pPr>
      <w:r w:rsidRPr="00E3735E">
        <w:rPr>
          <w:lang w:val="nl-NL"/>
        </w:rPr>
        <w:lastRenderedPageBreak/>
        <w:t>Resultaten van BLAST ( kijken naar E waarde, hits en identiteit van de overeenkomstige genen)</w:t>
      </w:r>
    </w:p>
    <w:p w14:paraId="75C00443" w14:textId="77777777" w:rsidR="00E3735E" w:rsidRPr="00E3735E" w:rsidRDefault="00E3735E" w:rsidP="00E3735E">
      <w:pPr>
        <w:numPr>
          <w:ilvl w:val="0"/>
          <w:numId w:val="3"/>
        </w:numPr>
        <w:rPr>
          <w:lang w:val="nl-NL"/>
        </w:rPr>
      </w:pPr>
      <w:r w:rsidRPr="00E3735E">
        <w:rPr>
          <w:lang w:val="nl-NL"/>
        </w:rPr>
        <w:t>AUGUSTUS voor genoomannotatie (kijken naar sensitivity en specificity)</w:t>
      </w:r>
    </w:p>
    <w:p w14:paraId="62707E04" w14:textId="77777777" w:rsidR="00E3735E" w:rsidRPr="00E3735E" w:rsidRDefault="00E3735E" w:rsidP="00E3735E">
      <w:pPr>
        <w:numPr>
          <w:ilvl w:val="0"/>
          <w:numId w:val="3"/>
        </w:numPr>
        <w:rPr>
          <w:lang w:val="nl-NL"/>
        </w:rPr>
      </w:pPr>
      <w:r w:rsidRPr="00E3735E">
        <w:rPr>
          <w:lang w:val="nl-NL"/>
        </w:rPr>
        <w:t>AUGUSTUS visualiseren ( IGV of kan zelfs op R met de package RTracklayer)</w:t>
      </w:r>
    </w:p>
    <w:p w14:paraId="109F4D14" w14:textId="77777777" w:rsidR="00E3735E" w:rsidRPr="00E3735E" w:rsidRDefault="00E3735E" w:rsidP="00E3735E">
      <w:pPr>
        <w:numPr>
          <w:ilvl w:val="0"/>
          <w:numId w:val="3"/>
        </w:numPr>
        <w:rPr>
          <w:lang w:val="nl-NL"/>
        </w:rPr>
      </w:pPr>
      <w:r w:rsidRPr="00E3735E">
        <w:rPr>
          <w:lang w:val="nl-NL"/>
        </w:rPr>
        <w:t>Genen verfijnen en valideren (het gebruik van Gene Ontology om de functies van de geannoteerde genen bepalen)</w:t>
      </w:r>
    </w:p>
    <w:p w14:paraId="0233F040" w14:textId="77777777" w:rsidR="0014213F" w:rsidRDefault="0014213F" w:rsidP="00A44A44">
      <w:pPr>
        <w:rPr>
          <w:lang w:val="nl-NL"/>
        </w:rPr>
      </w:pPr>
    </w:p>
    <w:p w14:paraId="61C53F4E" w14:textId="77777777" w:rsidR="0014213F" w:rsidRDefault="0014213F" w:rsidP="00A44A44">
      <w:pPr>
        <w:rPr>
          <w:lang w:val="nl-NL"/>
        </w:rPr>
      </w:pPr>
    </w:p>
    <w:p w14:paraId="3A2914FE" w14:textId="77777777" w:rsidR="00C02A89" w:rsidRPr="00C02A89" w:rsidRDefault="00C02A89" w:rsidP="00C02A89">
      <w:pPr>
        <w:rPr>
          <w:b/>
          <w:bCs/>
          <w:lang w:val="nl-NL"/>
        </w:rPr>
      </w:pPr>
      <w:commentRangeStart w:id="1"/>
      <w:r w:rsidRPr="00C02A89">
        <w:rPr>
          <w:b/>
          <w:bCs/>
          <w:lang w:val="nl-NL"/>
        </w:rPr>
        <w:t>Relevantie van het onderzoeksonderwerp</w:t>
      </w:r>
      <w:commentRangeEnd w:id="1"/>
      <w:r w:rsidR="00842963">
        <w:rPr>
          <w:rStyle w:val="CommentReference"/>
        </w:rPr>
        <w:commentReference w:id="1"/>
      </w:r>
    </w:p>
    <w:p w14:paraId="55171C94" w14:textId="77777777" w:rsidR="00C02A89" w:rsidRPr="00C02A89" w:rsidRDefault="00C02A89" w:rsidP="00C02A89">
      <w:pPr>
        <w:rPr>
          <w:lang w:val="nl-NL"/>
        </w:rPr>
      </w:pPr>
    </w:p>
    <w:p w14:paraId="37FA0AA0" w14:textId="1E80621A" w:rsidR="00C02A89" w:rsidRDefault="00E62E4F" w:rsidP="00C02A89">
      <w:pPr>
        <w:rPr>
          <w:lang w:val="nl-NL"/>
        </w:rPr>
      </w:pPr>
      <w:r w:rsidRPr="00E62E4F">
        <w:rPr>
          <w:lang w:val="nl-NL"/>
        </w:rPr>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DF5157">
        <w:rPr>
          <w:lang w:val="nl-NL"/>
        </w:rPr>
        <w:t>Lumbricidae</w:t>
      </w:r>
      <w:r w:rsidRPr="00E62E4F">
        <w:rPr>
          <w:lang w:val="nl-NL"/>
        </w:rPr>
        <w:t>.</w:t>
      </w:r>
      <w:r w:rsidR="00DF5157">
        <w:rPr>
          <w:lang w:val="nl-NL"/>
        </w:rPr>
        <w:fldChar w:fldCharType="begin"/>
      </w:r>
      <w:r w:rsidR="00DF5157">
        <w:rPr>
          <w:lang w:val="nl-NL"/>
        </w:rPr>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Pr>
          <w:lang w:val="nl-NL"/>
        </w:rPr>
        <w:fldChar w:fldCharType="separate"/>
      </w:r>
      <w:r w:rsidR="00DF5157" w:rsidRPr="00DF5157">
        <w:rPr>
          <w:rFonts w:ascii="Aptos" w:hAnsi="Aptos"/>
        </w:rPr>
        <w:t>(Leung et al. 2008)</w:t>
      </w:r>
      <w:r w:rsidR="00DF5157">
        <w:rPr>
          <w:lang w:val="nl-NL"/>
        </w:rPr>
        <w:fldChar w:fldCharType="end"/>
      </w:r>
      <w:r w:rsidR="00C02A89" w:rsidRPr="00C02A89">
        <w:rPr>
          <w:lang w:val="nl-NL"/>
        </w:rPr>
        <w:t xml:space="preserve"> </w:t>
      </w:r>
    </w:p>
    <w:p w14:paraId="3F79E22E" w14:textId="7A606238" w:rsidR="00C02A89" w:rsidRPr="007D65D8" w:rsidRDefault="00DF5157" w:rsidP="00C02A89">
      <w:pPr>
        <w:rPr>
          <w:lang w:val="nl-NL"/>
        </w:rPr>
      </w:pPr>
      <w:r w:rsidRPr="00856B5B">
        <w:rPr>
          <w:lang w:val="nl-NL"/>
        </w:rPr>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Pr="00DF5157">
        <w:t>.</w:t>
      </w:r>
      <w:r w:rsidR="00C02A89">
        <w:rPr>
          <w:lang w:val="nl-NL"/>
        </w:rPr>
        <w:t xml:space="preserve"> </w:t>
      </w:r>
      <w:r w:rsidR="00C02A89" w:rsidRPr="00A44A44">
        <w:rPr>
          <w:lang w:val="nl-NL"/>
        </w:rPr>
        <w:t>De assemblage is altijd gebaseerd op de r</w:t>
      </w:r>
      <w:r w:rsidR="00C02A89">
        <w:rPr>
          <w:lang w:val="nl-NL"/>
        </w:rPr>
        <w:t>ea</w:t>
      </w:r>
      <w:r w:rsidR="00C02A89" w:rsidRPr="00A44A44">
        <w:rPr>
          <w:lang w:val="nl-NL"/>
        </w:rPr>
        <w:t>ds die zijn gegenereerd tijdens het sequentieproces</w:t>
      </w:r>
      <w:r w:rsidR="00C02A89">
        <w:rPr>
          <w:lang w:val="nl-NL"/>
        </w:rPr>
        <w:t xml:space="preserve">. </w:t>
      </w:r>
      <w:r w:rsidR="007D65D8" w:rsidRPr="007D65D8">
        <w:rPr>
          <w:lang w:val="nl-NL"/>
        </w:rPr>
        <w:t>Het proces van genoomassemblage houdt in dat het originele genoom wordt gereconstrueerd uit kleine stukjes DNA, verkregen door middel van sequenti</w:t>
      </w:r>
      <w:r w:rsidR="007D65D8">
        <w:rPr>
          <w:lang w:val="nl-NL"/>
        </w:rPr>
        <w:t>ng</w:t>
      </w:r>
      <w:r w:rsidR="007D65D8" w:rsidRPr="007D65D8">
        <w:rPr>
          <w:lang w:val="nl-NL"/>
        </w:rPr>
        <w:t>. Deze reads zorgen ervoor dat het oorspronkelijke genoom meestal meerdere keren wordt gedekt. Bij het analyseren van genomische en metagenomische gegevens</w:t>
      </w:r>
      <w:r w:rsidR="007D65D8">
        <w:rPr>
          <w:lang w:val="nl-NL"/>
        </w:rPr>
        <w:t xml:space="preserve">, </w:t>
      </w:r>
      <w:r w:rsidR="007D65D8" w:rsidRPr="007D65D8">
        <w:rPr>
          <w:lang w:val="nl-NL"/>
        </w:rPr>
        <w:t>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7D65D8">
        <w:rPr>
          <w:lang w:val="nl-NL"/>
        </w:rPr>
        <w:fldChar w:fldCharType="begin"/>
      </w:r>
      <w:r w:rsidR="007D65D8">
        <w:rPr>
          <w:lang w:val="nl-NL"/>
        </w:rPr>
        <w:instrText xml:space="preserve"> ADDIN ZOTERO_ITEM CSL_CITATION {"citationID":"q7QHnySV","properties":{"formattedCitation":"(Anon n.d.)","plainCitation":"(Anon n.d.)","noteIndex":0},"citationItems":[{"id":210,"uris":["http://zotero.org/users/15225235/items/AQPQXDZA"],"itemData":{"id":210,"type":"webpage","title":"De Novo Assembly Tutorial","URL":"https://colauttilab.github.io/NGS/deNovoTutorial.html","accessed":{"date-parts":[["2024",11,30]]},"citation-key":"NovoAssemblyTutorial"}}],"schema":"https://github.com/citation-style-language/schema/raw/master/csl-citation.json"} </w:instrText>
      </w:r>
      <w:r w:rsidR="007D65D8">
        <w:rPr>
          <w:lang w:val="nl-NL"/>
        </w:rPr>
        <w:fldChar w:fldCharType="separate"/>
      </w:r>
      <w:r w:rsidR="007D65D8" w:rsidRPr="007D65D8">
        <w:rPr>
          <w:rFonts w:ascii="Aptos" w:hAnsi="Aptos"/>
        </w:rPr>
        <w:t>(Anon n.d.)</w:t>
      </w:r>
      <w:r w:rsidR="007D65D8">
        <w:rPr>
          <w:lang w:val="nl-NL"/>
        </w:rPr>
        <w:fldChar w:fldCharType="end"/>
      </w:r>
    </w:p>
    <w:p w14:paraId="0518E886" w14:textId="4FAE059F" w:rsidR="00E62E4F" w:rsidRPr="00E62E4F" w:rsidRDefault="00C02A89" w:rsidP="00E62E4F">
      <w:pPr>
        <w:rPr>
          <w:lang w:val="nl-NL"/>
        </w:rPr>
      </w:pPr>
      <w:r>
        <w:rPr>
          <w:lang w:val="nl-NL"/>
        </w:rPr>
        <w:t>De</w:t>
      </w:r>
      <w:r w:rsidRPr="00146F03">
        <w:rPr>
          <w:lang w:val="nl-NL"/>
        </w:rPr>
        <w:t xml:space="preserve"> </w:t>
      </w:r>
      <w:r w:rsidR="00F67F00">
        <w:rPr>
          <w:lang w:val="nl-NL"/>
        </w:rPr>
        <w:t xml:space="preserve">soort Lumbricus Terresteris hoort tot de </w:t>
      </w:r>
      <w:r w:rsidR="00F67F00" w:rsidRPr="00F67F00">
        <w:rPr>
          <w:lang w:val="nl-NL"/>
        </w:rPr>
        <w:t xml:space="preserve">fylogenetische </w:t>
      </w:r>
      <w:r w:rsidR="00F67F00">
        <w:rPr>
          <w:lang w:val="nl-NL"/>
        </w:rPr>
        <w:t xml:space="preserve"> familie </w:t>
      </w:r>
      <w:r w:rsidR="00F67F00" w:rsidRPr="00F67F00">
        <w:rPr>
          <w:lang w:val="nl-NL"/>
        </w:rPr>
        <w:t>Annelida</w:t>
      </w:r>
      <w:r w:rsidR="00F67F00">
        <w:rPr>
          <w:lang w:val="nl-NL"/>
        </w:rPr>
        <w:t xml:space="preserve">, </w:t>
      </w:r>
      <w:r w:rsidR="00F67F00" w:rsidRPr="00F67F00">
        <w:rPr>
          <w:lang w:val="nl-NL"/>
        </w:rPr>
        <w:t xml:space="preserve"> Clitellata</w:t>
      </w:r>
      <w:r w:rsidR="00F67F00">
        <w:rPr>
          <w:lang w:val="nl-NL"/>
        </w:rPr>
        <w:t xml:space="preserve">, </w:t>
      </w:r>
      <w:r w:rsidR="00F67F00" w:rsidRPr="00F67F00">
        <w:rPr>
          <w:lang w:val="nl-NL"/>
        </w:rPr>
        <w:t>Oligochaeta</w:t>
      </w:r>
      <w:r w:rsidR="00F67F00">
        <w:rPr>
          <w:lang w:val="nl-NL"/>
        </w:rPr>
        <w:t>,</w:t>
      </w:r>
      <w:r w:rsidR="00F67F00" w:rsidRPr="00F67F00">
        <w:rPr>
          <w:lang w:val="nl-NL"/>
        </w:rPr>
        <w:t xml:space="preserve"> Crassiclitellata</w:t>
      </w:r>
      <w:r w:rsidR="00F67F00">
        <w:rPr>
          <w:lang w:val="nl-NL"/>
        </w:rPr>
        <w:t xml:space="preserve">, </w:t>
      </w:r>
      <w:r w:rsidR="00F67F00" w:rsidRPr="00F67F00">
        <w:rPr>
          <w:lang w:val="nl-NL"/>
        </w:rPr>
        <w:t xml:space="preserve"> Lumbricina</w:t>
      </w:r>
      <w:r w:rsidR="00F67F00">
        <w:rPr>
          <w:lang w:val="nl-NL"/>
        </w:rPr>
        <w:t xml:space="preserve">, </w:t>
      </w:r>
      <w:r w:rsidR="00F67F00" w:rsidRPr="00F67F00">
        <w:rPr>
          <w:lang w:val="nl-NL"/>
        </w:rPr>
        <w:t xml:space="preserve"> Lumbricidae</w:t>
      </w:r>
      <w:r w:rsidR="00F67F00">
        <w:rPr>
          <w:lang w:val="nl-NL"/>
        </w:rPr>
        <w:fldChar w:fldCharType="begin"/>
      </w:r>
      <w:r w:rsidR="00F67F00">
        <w:rPr>
          <w:lang w:val="nl-NL"/>
        </w:rPr>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F67F00">
        <w:rPr>
          <w:lang w:val="nl-NL"/>
        </w:rPr>
        <w:fldChar w:fldCharType="separate"/>
      </w:r>
      <w:r w:rsidR="00F67F00" w:rsidRPr="00F67F00">
        <w:rPr>
          <w:rFonts w:ascii="Aptos" w:hAnsi="Aptos"/>
        </w:rPr>
        <w:t>(Blaxter, Spurgeon, and Kille 2023)</w:t>
      </w:r>
      <w:r w:rsidR="00F67F00">
        <w:rPr>
          <w:lang w:val="nl-NL"/>
        </w:rPr>
        <w:fldChar w:fldCharType="end"/>
      </w:r>
      <w:r w:rsidR="00F67F00">
        <w:rPr>
          <w:lang w:val="nl-NL"/>
        </w:rPr>
        <w:t>. De soort ringwormen (Annelida) zijn de oudste evolutionaire groep. De musculatuur lijkt hier sterk op de dwarsgestreptte musculatuur van dieren.</w:t>
      </w:r>
      <w:r w:rsidR="00F67F00" w:rsidRPr="00F67F00">
        <w:t xml:space="preserve"> </w:t>
      </w:r>
      <w:r w:rsidR="00F67F00" w:rsidRPr="00F67F00">
        <w:rPr>
          <w:lang w:val="nl-NL"/>
        </w:rPr>
        <w:t>De soorten ringwormen (Annelida) zijn de oudste evolutionaire groep. In dit geval lijkt de musculatuur</w:t>
      </w:r>
      <w:r w:rsidR="00E62E4F" w:rsidRPr="00E62E4F">
        <w:rPr>
          <w:lang w:val="nl-NL"/>
        </w:rPr>
        <w:t xml:space="preserve"> sterk op dwarsgestreepte spieren bij dieren</w:t>
      </w:r>
      <w:r w:rsidR="00856B5B">
        <w:rPr>
          <w:lang w:val="nl-NL"/>
        </w:rPr>
        <w:fldChar w:fldCharType="begin"/>
      </w:r>
      <w:r w:rsidR="00856B5B">
        <w:rPr>
          <w:lang w:val="nl-NL"/>
        </w:rPr>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856B5B">
        <w:rPr>
          <w:lang w:val="nl-NL"/>
        </w:rPr>
        <w:fldChar w:fldCharType="separate"/>
      </w:r>
      <w:r w:rsidR="00856B5B" w:rsidRPr="00856B5B">
        <w:rPr>
          <w:rFonts w:ascii="Aptos" w:hAnsi="Aptos"/>
        </w:rPr>
        <w:t>(Giovanni Pilato n.d.)</w:t>
      </w:r>
      <w:r w:rsidR="00856B5B">
        <w:rPr>
          <w:lang w:val="nl-NL"/>
        </w:rPr>
        <w:fldChar w:fldCharType="end"/>
      </w:r>
      <w:r w:rsidR="00E62E4F" w:rsidRPr="00E62E4F">
        <w:t xml:space="preserve"> </w:t>
      </w:r>
      <w:r w:rsidR="00E62E4F" w:rsidRPr="00E62E4F">
        <w:rPr>
          <w:lang w:val="nl-NL"/>
        </w:rPr>
        <w:t>Daarom is deze soort een van de mensrelevante modellen voor laboratoriumonderzoek.</w:t>
      </w:r>
    </w:p>
    <w:p w14:paraId="4F81913B" w14:textId="32659D65" w:rsidR="00C02A89" w:rsidRDefault="00842963" w:rsidP="00C02A89">
      <w:pPr>
        <w:rPr>
          <w:lang w:val="nl-NL"/>
        </w:rPr>
      </w:pPr>
      <w:r w:rsidRPr="00842963">
        <w:rPr>
          <w:lang w:val="nl-NL"/>
        </w:rPr>
        <w:t>Het annoteren van genoom is nog steeds een proces dat veel tijd kost en verschillende soorten sequentieanalyses samenbrengt</w:t>
      </w:r>
      <w:r w:rsidR="00856B5B" w:rsidRPr="00856B5B">
        <w:t>.</w:t>
      </w:r>
      <w:r w:rsidR="00C02A89" w:rsidRPr="00C211B2">
        <w:rPr>
          <w:lang w:val="nl-NL"/>
        </w:rPr>
        <w:t xml:space="preserve"> Gezien de grootte en complexiteit van genomen, </w:t>
      </w:r>
      <w:r w:rsidR="00C02A89">
        <w:rPr>
          <w:lang w:val="nl-NL"/>
        </w:rPr>
        <w:t xml:space="preserve"> </w:t>
      </w:r>
      <w:r w:rsidR="00C02A89" w:rsidRPr="00C211B2">
        <w:rPr>
          <w:lang w:val="nl-NL"/>
        </w:rPr>
        <w:t xml:space="preserve">is de eerste stap naar volledige genoomassemblage meestal het verkrijgen van sequencinggegevens </w:t>
      </w:r>
      <w:r w:rsidR="00C02A89">
        <w:rPr>
          <w:lang w:val="nl-NL"/>
        </w:rPr>
        <w:t xml:space="preserve"> </w:t>
      </w:r>
      <w:r w:rsidR="00C02A89" w:rsidRPr="00C211B2">
        <w:rPr>
          <w:lang w:val="nl-NL"/>
        </w:rPr>
        <w:t xml:space="preserve">om ruwe assemblage en </w:t>
      </w:r>
      <w:commentRangeStart w:id="2"/>
      <w:r w:rsidR="00C02A89" w:rsidRPr="00C211B2">
        <w:rPr>
          <w:lang w:val="nl-NL"/>
        </w:rPr>
        <w:t xml:space="preserve">voorspelling </w:t>
      </w:r>
      <w:r w:rsidR="00C02A89">
        <w:rPr>
          <w:lang w:val="nl-NL"/>
        </w:rPr>
        <w:t xml:space="preserve"> </w:t>
      </w:r>
      <w:r w:rsidR="00C02A89" w:rsidRPr="00C211B2">
        <w:rPr>
          <w:lang w:val="nl-NL"/>
        </w:rPr>
        <w:t xml:space="preserve">van genmodellen </w:t>
      </w:r>
      <w:commentRangeEnd w:id="2"/>
      <w:r w:rsidR="00BF38EE">
        <w:rPr>
          <w:rStyle w:val="CommentReference"/>
        </w:rPr>
        <w:commentReference w:id="2"/>
      </w:r>
      <w:r w:rsidR="00C02A89" w:rsidRPr="00C211B2">
        <w:rPr>
          <w:lang w:val="nl-NL"/>
        </w:rPr>
        <w:t>te verkrijgen.</w:t>
      </w:r>
    </w:p>
    <w:p w14:paraId="49C04D43" w14:textId="77777777" w:rsidR="00C02A89" w:rsidRDefault="00C02A89" w:rsidP="0014213F">
      <w:pPr>
        <w:rPr>
          <w:lang w:val="nl-NL"/>
        </w:rPr>
      </w:pPr>
    </w:p>
    <w:p w14:paraId="2D037485" w14:textId="77777777" w:rsidR="00C02A89" w:rsidRDefault="00C02A89" w:rsidP="0014213F">
      <w:pPr>
        <w:rPr>
          <w:lang w:val="nl-NL"/>
        </w:rPr>
      </w:pPr>
    </w:p>
    <w:p w14:paraId="43D78E46" w14:textId="77777777" w:rsidR="00C02A89" w:rsidRDefault="00C02A89" w:rsidP="0014213F">
      <w:pPr>
        <w:rPr>
          <w:lang w:val="nl-NL"/>
        </w:rPr>
      </w:pPr>
    </w:p>
    <w:p w14:paraId="4500893B" w14:textId="77777777" w:rsidR="00C211B2" w:rsidRPr="00C211B2" w:rsidRDefault="00C211B2" w:rsidP="00C211B2">
      <w:pPr>
        <w:rPr>
          <w:lang w:val="nl-NL"/>
        </w:rPr>
      </w:pPr>
      <w:commentRangeStart w:id="3"/>
      <w:commentRangeStart w:id="4"/>
      <w:commentRangeStart w:id="5"/>
      <w:r w:rsidRPr="00C211B2">
        <w:rPr>
          <w:lang w:val="nl-NL"/>
        </w:rPr>
        <w:t>Het hele annotatieproces bestaat over het algemeen uit de volgende stappen</w:t>
      </w:r>
      <w:commentRangeEnd w:id="3"/>
      <w:r w:rsidR="00441AB4">
        <w:rPr>
          <w:rStyle w:val="CommentReference"/>
        </w:rPr>
        <w:commentReference w:id="3"/>
      </w:r>
      <w:commentRangeEnd w:id="4"/>
      <w:r w:rsidR="00FF5780">
        <w:rPr>
          <w:rStyle w:val="CommentReference"/>
        </w:rPr>
        <w:commentReference w:id="4"/>
      </w:r>
      <w:commentRangeEnd w:id="5"/>
      <w:r w:rsidR="00FF5780">
        <w:rPr>
          <w:rStyle w:val="CommentReference"/>
        </w:rPr>
        <w:commentReference w:id="5"/>
      </w:r>
      <w:r w:rsidRPr="00C211B2">
        <w:rPr>
          <w:lang w:val="nl-NL"/>
        </w:rPr>
        <w:t>:</w:t>
      </w:r>
    </w:p>
    <w:p w14:paraId="409D8290" w14:textId="07C8E464" w:rsidR="00C211B2" w:rsidRPr="00C211B2" w:rsidRDefault="00C211B2" w:rsidP="00C211B2">
      <w:pPr>
        <w:rPr>
          <w:lang w:val="nl-NL"/>
        </w:rPr>
      </w:pPr>
      <w:r w:rsidRPr="00C211B2">
        <w:rPr>
          <w:lang w:val="nl-NL"/>
        </w:rPr>
        <w:t xml:space="preserve">1) Het maskeren van sterk repetitieve elementen in de genoomsequentie </w:t>
      </w:r>
    </w:p>
    <w:p w14:paraId="75A697E4" w14:textId="08805A83" w:rsidR="00C211B2" w:rsidRPr="00842963" w:rsidRDefault="00C211B2" w:rsidP="00C211B2">
      <w:pPr>
        <w:rPr>
          <w:lang w:val="en-CA"/>
        </w:rPr>
      </w:pPr>
      <w:r w:rsidRPr="00C211B2">
        <w:rPr>
          <w:lang w:val="nl-NL"/>
        </w:rPr>
        <w:t xml:space="preserve">2) </w:t>
      </w:r>
      <w:commentRangeStart w:id="6"/>
      <w:r w:rsidRPr="00C211B2">
        <w:rPr>
          <w:lang w:val="nl-NL"/>
        </w:rPr>
        <w:t xml:space="preserve">het gebruik van transcripten en eiwitten van dezelfde of verwante soorten om ab initio </w:t>
      </w:r>
      <w:r w:rsidR="00C02A89">
        <w:rPr>
          <w:lang w:val="nl-NL"/>
        </w:rPr>
        <w:t>te voorspellen</w:t>
      </w:r>
      <w:commentRangeEnd w:id="6"/>
      <w:r w:rsidR="000B42B7">
        <w:rPr>
          <w:rStyle w:val="CommentReference"/>
        </w:rPr>
        <w:commentReference w:id="6"/>
      </w:r>
      <w:r w:rsidR="00842963">
        <w:rPr>
          <w:lang w:val="nl-NL"/>
        </w:rPr>
        <w:t xml:space="preserve">. </w:t>
      </w:r>
      <w:r w:rsidR="00842963" w:rsidRPr="00A52F11">
        <w:rPr>
          <w:lang w:val="nl-NL"/>
        </w:rPr>
        <w:t>De bekende transcripten en eiwitten zijn opgeslagen in genetische databases zoals NCBI en BLAST.</w:t>
      </w:r>
      <w:r w:rsidR="00A52F11">
        <w:rPr>
          <w:lang w:val="nl-NL"/>
        </w:rPr>
        <w:t xml:space="preserve"> </w:t>
      </w:r>
    </w:p>
    <w:p w14:paraId="131DEDE8" w14:textId="7EE18435" w:rsidR="00C211B2" w:rsidRPr="00C211B2" w:rsidRDefault="00C211B2" w:rsidP="00C211B2">
      <w:pPr>
        <w:rPr>
          <w:lang w:val="nl-NL"/>
        </w:rPr>
      </w:pPr>
      <w:r w:rsidRPr="00C211B2">
        <w:rPr>
          <w:lang w:val="nl-NL"/>
        </w:rPr>
        <w:t xml:space="preserve">3) gebruik van </w:t>
      </w:r>
      <w:r w:rsidR="00C02A89">
        <w:rPr>
          <w:lang w:val="nl-NL"/>
        </w:rPr>
        <w:t xml:space="preserve"> </w:t>
      </w:r>
      <w:r w:rsidRPr="00C211B2">
        <w:rPr>
          <w:lang w:val="nl-NL"/>
        </w:rPr>
        <w:t>genzoekalgoritmen om mogelijke genstructuren te identificeren;</w:t>
      </w:r>
    </w:p>
    <w:p w14:paraId="7E3C9C4B" w14:textId="77777777" w:rsidR="00C211B2" w:rsidRPr="00C211B2" w:rsidRDefault="00C211B2" w:rsidP="00C211B2">
      <w:pPr>
        <w:rPr>
          <w:lang w:val="nl-NL"/>
        </w:rPr>
      </w:pPr>
      <w:r w:rsidRPr="00C211B2">
        <w:rPr>
          <w:lang w:val="nl-NL"/>
        </w:rPr>
        <w:t>4) het combineren van deze gegevens om een eerste reeks genmodellen te creëren;</w:t>
      </w:r>
    </w:p>
    <w:p w14:paraId="6F40B81A" w14:textId="3398D06B" w:rsidR="00C211B2" w:rsidRDefault="00C211B2" w:rsidP="00C211B2">
      <w:pPr>
        <w:rPr>
          <w:lang w:val="nl-NL"/>
        </w:rPr>
      </w:pPr>
      <w:r w:rsidRPr="00C211B2">
        <w:rPr>
          <w:lang w:val="nl-NL"/>
        </w:rPr>
        <w:t xml:space="preserve">5) filteren van de resultaten </w:t>
      </w:r>
      <w:commentRangeStart w:id="7"/>
      <w:r w:rsidRPr="00C211B2">
        <w:rPr>
          <w:lang w:val="nl-NL"/>
        </w:rPr>
        <w:t xml:space="preserve">op kwaliteit </w:t>
      </w:r>
      <w:commentRangeEnd w:id="7"/>
      <w:r w:rsidR="00DC4A43">
        <w:rPr>
          <w:rStyle w:val="CommentReference"/>
        </w:rPr>
        <w:commentReference w:id="7"/>
      </w:r>
      <w:r w:rsidRPr="00C211B2">
        <w:rPr>
          <w:lang w:val="nl-NL"/>
        </w:rPr>
        <w:t>om de meest waarschijnlijke genmodellen te identificeren die volledige eiwitcoderende regio's</w:t>
      </w:r>
      <w:r>
        <w:rPr>
          <w:lang w:val="nl-NL"/>
        </w:rPr>
        <w:t>.</w:t>
      </w:r>
      <w:r w:rsidR="0014213F">
        <w:rPr>
          <w:lang w:val="nl-NL"/>
        </w:rPr>
        <w:fldChar w:fldCharType="begin"/>
      </w:r>
      <w:r w:rsidR="0014213F">
        <w:rPr>
          <w:lang w:val="nl-NL"/>
        </w:rPr>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Pr>
          <w:lang w:val="nl-NL"/>
        </w:rPr>
        <w:fldChar w:fldCharType="separate"/>
      </w:r>
      <w:r w:rsidR="0014213F" w:rsidRPr="0014213F">
        <w:rPr>
          <w:rFonts w:ascii="Aptos" w:hAnsi="Aptos"/>
        </w:rPr>
        <w:t>(ncbi.nlm.nih.gov n.d.)</w:t>
      </w:r>
      <w:r w:rsidR="0014213F">
        <w:rPr>
          <w:lang w:val="nl-NL"/>
        </w:rPr>
        <w:fldChar w:fldCharType="end"/>
      </w:r>
      <w:r w:rsidR="00842963">
        <w:rPr>
          <w:lang w:val="nl-NL"/>
        </w:rPr>
        <w:t xml:space="preserve"> </w:t>
      </w:r>
      <w:r w:rsidR="00A52F11" w:rsidRPr="00A52F11">
        <w:t>.</w:t>
      </w:r>
      <w:r w:rsidR="00A52F11" w:rsidRPr="00A52F11">
        <w:rPr>
          <w:lang w:val="nl-NL"/>
        </w:rPr>
        <w:t xml:space="preserve"> In eerste instantie wordt de kwaliteitsselectie uitgevoerd met behulp van een set positieve controles voor het programma. Na het voltooien van deze controles wordt het </w:t>
      </w:r>
      <w:r w:rsidR="00A52F11">
        <w:rPr>
          <w:lang w:val="nl-NL"/>
        </w:rPr>
        <w:t xml:space="preserve"> percentage </w:t>
      </w:r>
      <w:r w:rsidR="00A52F11" w:rsidRPr="00A52F11">
        <w:rPr>
          <w:lang w:val="nl-NL"/>
        </w:rPr>
        <w:t xml:space="preserve"> fout-positieven</w:t>
      </w:r>
      <w:r w:rsidR="00A52F11">
        <w:rPr>
          <w:lang w:val="nl-NL"/>
        </w:rPr>
        <w:t xml:space="preserve"> resuultaten</w:t>
      </w:r>
      <w:r w:rsidR="00A52F11" w:rsidRPr="00A52F11">
        <w:rPr>
          <w:lang w:val="nl-NL"/>
        </w:rPr>
        <w:t xml:space="preserve"> duidelijk zichtbaar.</w:t>
      </w:r>
    </w:p>
    <w:p w14:paraId="16D20038" w14:textId="77777777" w:rsidR="0014213F" w:rsidRDefault="0014213F" w:rsidP="00146F03">
      <w:pPr>
        <w:rPr>
          <w:lang w:val="nl-NL"/>
        </w:rPr>
      </w:pPr>
    </w:p>
    <w:p w14:paraId="3C6EC9C4" w14:textId="75DF6927" w:rsidR="00BF3643" w:rsidRPr="0014213F" w:rsidRDefault="00BF3643" w:rsidP="00146F03">
      <w:pPr>
        <w:rPr>
          <w:b/>
          <w:bCs/>
          <w:lang w:val="nl-NL"/>
        </w:rPr>
      </w:pPr>
      <w:r w:rsidRPr="0014213F">
        <w:rPr>
          <w:b/>
          <w:bCs/>
          <w:lang w:val="nl-NL"/>
        </w:rPr>
        <w:t>Een overzicht van publiek beschikbare genomen en annotaties in de  soort Lumbricus terrestris</w:t>
      </w:r>
    </w:p>
    <w:p w14:paraId="665B4BA2" w14:textId="19C31782" w:rsidR="00C02A89" w:rsidRPr="00C02A89" w:rsidRDefault="00A52F11" w:rsidP="00C02A89">
      <w:pPr>
        <w:rPr>
          <w:lang w:val="nl-NL"/>
        </w:rPr>
      </w:pPr>
      <w:r w:rsidRPr="00A52F11">
        <w:rPr>
          <w:lang w:val="nl-NL"/>
        </w:rPr>
        <w:t>Hoewel er in de bestaande literatuur slechts een beperkt aantal studies is dat de assemblage en annotatie van het genoom van Lumbricus terrestris behandelt, zijn er wel talrijke beschrijvingen van de genoomannotatie van andere organismen</w:t>
      </w:r>
      <w:r w:rsidRPr="00A52F11">
        <w:t>.</w:t>
      </w:r>
      <w:r>
        <w:rPr>
          <w:lang w:val="en-CA"/>
        </w:rPr>
        <w:t xml:space="preserve"> </w:t>
      </w:r>
      <w:r w:rsidRPr="00A52F11">
        <w:rPr>
          <w:lang w:val="nl-NL"/>
        </w:rPr>
        <w:t xml:space="preserve">Voor de soorten </w:t>
      </w:r>
      <w:r w:rsidRPr="00A52F11">
        <w:rPr>
          <w:i/>
          <w:iCs/>
          <w:lang w:val="nl-NL"/>
        </w:rPr>
        <w:t>C.Elegans</w:t>
      </w:r>
      <w:r w:rsidRPr="00A52F11">
        <w:rPr>
          <w:lang w:val="nl-NL"/>
        </w:rPr>
        <w:t xml:space="preserve"> en </w:t>
      </w:r>
      <w:r w:rsidRPr="00A52F11">
        <w:rPr>
          <w:i/>
          <w:iCs/>
          <w:lang w:val="nl-NL"/>
        </w:rPr>
        <w:t>Drosophila melanogaster</w:t>
      </w:r>
      <w:r w:rsidRPr="00A52F11">
        <w:rPr>
          <w:lang w:val="nl-NL"/>
        </w:rPr>
        <w:t xml:space="preserve"> is er bijvoorbeeld een volledige annotatie.</w:t>
      </w:r>
      <w:r>
        <w:rPr>
          <w:lang w:val="en-CA"/>
        </w:rPr>
        <w:t xml:space="preserve"> </w:t>
      </w:r>
      <w:r w:rsidR="00C02A89" w:rsidRPr="00C02A89">
        <w:rPr>
          <w:lang w:val="nl-NL"/>
        </w:rPr>
        <w:t>Voor het eerst wordt een gedetailleerde genoomassemblage van de genen van een soort  Lumbricus terrestris gepubliceerd op 30 oktober 2023</w:t>
      </w:r>
      <w:r w:rsidR="00C02A89" w:rsidRPr="00C02A89">
        <w:rPr>
          <w:lang w:val="nl-NL"/>
        </w:rPr>
        <w:fldChar w:fldCharType="begin"/>
      </w:r>
      <w:r w:rsidR="00F67F00">
        <w:rPr>
          <w:lang w:val="nl-NL"/>
        </w:rPr>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C02A89">
        <w:rPr>
          <w:lang w:val="nl-NL"/>
        </w:rPr>
        <w:fldChar w:fldCharType="separate"/>
      </w:r>
      <w:r w:rsidR="00F67F00" w:rsidRPr="00F67F00">
        <w:rPr>
          <w:rFonts w:ascii="Aptos" w:hAnsi="Aptos"/>
        </w:rPr>
        <w:t>(Blaxter et al. 2023)</w:t>
      </w:r>
      <w:r w:rsidR="00C02A89" w:rsidRPr="00C02A89">
        <w:rPr>
          <w:lang w:val="nl-NL"/>
        </w:rPr>
        <w:fldChar w:fldCharType="end"/>
      </w:r>
      <w:r w:rsidR="00C02A89" w:rsidRPr="00C02A89">
        <w:rPr>
          <w:lang w:val="nl-NL"/>
        </w:rPr>
        <w:t xml:space="preserve">. </w:t>
      </w:r>
      <w:r w:rsidRPr="00A52F11">
        <w:rPr>
          <w:lang w:val="nl-NL"/>
        </w:rPr>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C02A89" w:rsidRDefault="00C02A89" w:rsidP="00C02A89">
      <w:pPr>
        <w:rPr>
          <w:lang w:val="nl-NL"/>
        </w:rPr>
      </w:pPr>
    </w:p>
    <w:p w14:paraId="03FCF42B" w14:textId="77777777" w:rsidR="00E3735E" w:rsidRDefault="00E3735E" w:rsidP="00E626B5">
      <w:pPr>
        <w:rPr>
          <w:lang w:val="nl-NL"/>
        </w:rPr>
      </w:pPr>
    </w:p>
    <w:p w14:paraId="0C8F1442" w14:textId="080D5EDD" w:rsidR="00C95A0E" w:rsidRDefault="007D65D8" w:rsidP="00E626B5">
      <w:pPr>
        <w:rPr>
          <w:lang w:val="nl-NL"/>
        </w:rPr>
      </w:pPr>
      <w:r>
        <w:rPr>
          <w:lang w:val="nl-NL"/>
        </w:rPr>
        <w:t>Workflows:</w:t>
      </w:r>
    </w:p>
    <w:p w14:paraId="26E4AAA4" w14:textId="77777777" w:rsidR="007D65D8" w:rsidRDefault="007D65D8" w:rsidP="00E626B5">
      <w:pPr>
        <w:rPr>
          <w:lang w:val="nl-NL"/>
        </w:rPr>
      </w:pPr>
    </w:p>
    <w:p w14:paraId="35765E7C" w14:textId="77777777" w:rsidR="007D65D8" w:rsidRDefault="007D65D8" w:rsidP="00E626B5">
      <w:pPr>
        <w:rPr>
          <w:lang w:val="nl-NL"/>
        </w:rPr>
      </w:pPr>
    </w:p>
    <w:p w14:paraId="7C9C00A7" w14:textId="77777777" w:rsidR="008616FB" w:rsidRDefault="008616FB" w:rsidP="00E626B5">
      <w:pPr>
        <w:rPr>
          <w:lang w:val="nl-NL"/>
        </w:rPr>
      </w:pPr>
    </w:p>
    <w:p w14:paraId="1D757804" w14:textId="77777777" w:rsidR="008616FB" w:rsidRDefault="008616FB" w:rsidP="00E626B5">
      <w:pPr>
        <w:rPr>
          <w:lang w:val="nl-NL"/>
        </w:rPr>
      </w:pPr>
    </w:p>
    <w:p w14:paraId="4FA3DC25" w14:textId="77777777" w:rsidR="008616FB" w:rsidRDefault="008616FB" w:rsidP="00E626B5">
      <w:pPr>
        <w:rPr>
          <w:lang w:val="nl-NL"/>
        </w:rPr>
      </w:pPr>
    </w:p>
    <w:p w14:paraId="4FB895C3" w14:textId="2BEE7B74" w:rsidR="008616FB" w:rsidRPr="00757D77" w:rsidRDefault="00C02A89" w:rsidP="00E626B5">
      <w:pPr>
        <w:rPr>
          <w:lang w:val="en-US"/>
        </w:rPr>
      </w:pPr>
      <w:r w:rsidRPr="00757D77">
        <w:rPr>
          <w:lang w:val="en-US"/>
        </w:rPr>
        <w:t>References</w:t>
      </w:r>
    </w:p>
    <w:p w14:paraId="206F7E8D" w14:textId="77777777" w:rsidR="008616FB" w:rsidRPr="00757D77" w:rsidRDefault="008616FB" w:rsidP="00E626B5">
      <w:pPr>
        <w:rPr>
          <w:lang w:val="en-US"/>
        </w:rPr>
      </w:pPr>
    </w:p>
    <w:p w14:paraId="7D2AB63B" w14:textId="77777777" w:rsidR="007D65D8" w:rsidRPr="007D65D8" w:rsidRDefault="008616FB" w:rsidP="007D65D8">
      <w:pPr>
        <w:pStyle w:val="Bibliography"/>
        <w:rPr>
          <w:rFonts w:ascii="Aptos" w:hAnsi="Aptos"/>
        </w:rPr>
      </w:pPr>
      <w:r>
        <w:rPr>
          <w:lang w:val="nl-NL"/>
        </w:rPr>
        <w:fldChar w:fldCharType="begin"/>
      </w:r>
      <w:r w:rsidRPr="00757D77">
        <w:rPr>
          <w:lang w:val="en-US"/>
        </w:rPr>
        <w:instrText xml:space="preserve"> ADDIN ZOTERO_BIBL {"uncited":[],"omitted":[],"custom":[]} CSL_BIBLIOGRAPHY </w:instrText>
      </w:r>
      <w:r>
        <w:rPr>
          <w:lang w:val="nl-NL"/>
        </w:rPr>
        <w:fldChar w:fldCharType="separate"/>
      </w:r>
      <w:r w:rsidR="007D65D8" w:rsidRPr="007D65D8">
        <w:rPr>
          <w:rFonts w:ascii="Aptos" w:hAnsi="Aptos"/>
        </w:rPr>
        <w:t>Anon. n.d. ‘De Novo Assembly Tutorial’. Retrieved 30 November 2024 (https://colauttilab.github.io/NGS/deNovoTutorial.html).</w:t>
      </w:r>
    </w:p>
    <w:p w14:paraId="6A9DEBD1" w14:textId="77777777" w:rsidR="007D65D8" w:rsidRPr="007D65D8" w:rsidRDefault="007D65D8" w:rsidP="007D65D8">
      <w:pPr>
        <w:pStyle w:val="Bibliography"/>
        <w:rPr>
          <w:rFonts w:ascii="Aptos" w:hAnsi="Aptos"/>
        </w:rPr>
      </w:pPr>
      <w:r w:rsidRPr="007D65D8">
        <w:rPr>
          <w:rFonts w:ascii="Aptos" w:hAnsi="Aptos"/>
        </w:rPr>
        <w:t xml:space="preserve">Blaxter, Mark L., David Spurgeon, and Peter Kille. 2023. ‘The Genome Sequence of the Common Earthworm, Lumbricus Terrestris (Linnaeus, 1758)’. </w:t>
      </w:r>
      <w:r w:rsidRPr="007D65D8">
        <w:rPr>
          <w:rFonts w:ascii="Aptos" w:hAnsi="Aptos"/>
          <w:i/>
          <w:iCs/>
        </w:rPr>
        <w:t>Wellcome Open Research</w:t>
      </w:r>
      <w:r w:rsidRPr="007D65D8">
        <w:rPr>
          <w:rFonts w:ascii="Aptos" w:hAnsi="Aptos"/>
        </w:rPr>
        <w:t xml:space="preserve"> 8:500. doi: 10.12688/wellcomeopenres.20178.1.</w:t>
      </w:r>
    </w:p>
    <w:p w14:paraId="476CB0D4" w14:textId="77777777" w:rsidR="007D65D8" w:rsidRPr="007D65D8" w:rsidRDefault="007D65D8" w:rsidP="007D65D8">
      <w:pPr>
        <w:pStyle w:val="Bibliography"/>
        <w:rPr>
          <w:rFonts w:ascii="Aptos" w:hAnsi="Aptos"/>
        </w:rPr>
      </w:pPr>
      <w:r w:rsidRPr="007D65D8">
        <w:rPr>
          <w:rFonts w:ascii="Aptos" w:hAnsi="Aptos"/>
        </w:rPr>
        <w:t>Giovanni Pilato. n.d. ‘The significance of musculature in the origin of the Annelida’. Retrieved 30 November 2024 (http://ouci.dntb.gov.ua/en/works/ldperODl/).</w:t>
      </w:r>
    </w:p>
    <w:p w14:paraId="2FC8912E" w14:textId="77777777" w:rsidR="007D65D8" w:rsidRPr="007D65D8" w:rsidRDefault="007D65D8" w:rsidP="007D65D8">
      <w:pPr>
        <w:pStyle w:val="Bibliography"/>
        <w:rPr>
          <w:rFonts w:ascii="Aptos" w:hAnsi="Aptos"/>
        </w:rPr>
      </w:pPr>
      <w:r w:rsidRPr="007D65D8">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7D65D8">
        <w:rPr>
          <w:rFonts w:ascii="Aptos" w:hAnsi="Aptos"/>
          <w:i/>
          <w:iCs/>
        </w:rPr>
        <w:t>Toxicological Sciences</w:t>
      </w:r>
      <w:r w:rsidRPr="007D65D8">
        <w:rPr>
          <w:rFonts w:ascii="Aptos" w:hAnsi="Aptos"/>
        </w:rPr>
        <w:t xml:space="preserve"> 106(1):5–28. doi: 10.1093/toxsci/kfn121.</w:t>
      </w:r>
    </w:p>
    <w:p w14:paraId="3C765539" w14:textId="77777777" w:rsidR="007D65D8" w:rsidRPr="007D65D8" w:rsidRDefault="007D65D8" w:rsidP="007D65D8">
      <w:pPr>
        <w:pStyle w:val="Bibliography"/>
        <w:rPr>
          <w:rFonts w:ascii="Aptos" w:hAnsi="Aptos"/>
        </w:rPr>
      </w:pPr>
      <w:r w:rsidRPr="007D65D8">
        <w:rPr>
          <w:rFonts w:ascii="Aptos" w:hAnsi="Aptos"/>
        </w:rPr>
        <w:t>ncbi.nlm.nih.gov. n.d. ‘The NCBI Eukaryotic Genome Annotation Pipeline’. Retrieved 25 November 2024 (https://www.ncbi.nlm.nih.gov/refseq/annotation_euk/process/).</w:t>
      </w:r>
    </w:p>
    <w:p w14:paraId="46512D00" w14:textId="72E520ED" w:rsidR="008616FB" w:rsidRPr="00757D77" w:rsidRDefault="008616FB" w:rsidP="00E626B5">
      <w:pPr>
        <w:rPr>
          <w:lang w:val="en-US"/>
        </w:rPr>
      </w:pPr>
      <w:r>
        <w:rPr>
          <w:lang w:val="nl-NL"/>
        </w:rPr>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Default="00E3735E" w:rsidP="00E3735E">
      <w:pPr>
        <w:pStyle w:val="CommentText"/>
      </w:pPr>
      <w:r>
        <w:rPr>
          <w:rStyle w:val="CommentReference"/>
        </w:rPr>
        <w:annotationRef/>
      </w:r>
      <w:r>
        <w:t xml:space="preserve">Laïsja Thomasia </w:t>
      </w:r>
    </w:p>
  </w:comment>
  <w:comment w:id="1" w:author="Alena Savachenko" w:date="2024-11-30T14:19:00Z" w:initials="AS">
    <w:p w14:paraId="23EC6084" w14:textId="77FAEC66" w:rsidR="00842963" w:rsidRDefault="00842963" w:rsidP="00842963">
      <w:pPr>
        <w:pStyle w:val="CommentText"/>
      </w:pPr>
      <w:r>
        <w:rPr>
          <w:rStyle w:val="CommentReference"/>
        </w:rPr>
        <w:annotationRef/>
      </w:r>
      <w:r>
        <w:rPr>
          <w:lang w:val="en-CA"/>
        </w:rPr>
        <w:t>alena</w:t>
      </w:r>
    </w:p>
  </w:comment>
  <w:comment w:id="2" w:author="Chris van Oevelen" w:date="2024-11-28T21:19:00Z" w:initials="CO">
    <w:p w14:paraId="2EA71336" w14:textId="69649DE5" w:rsidR="00BF38EE" w:rsidRDefault="00BF38EE" w:rsidP="00BF38EE">
      <w:pPr>
        <w:pStyle w:val="CommentText"/>
      </w:pPr>
      <w:r>
        <w:rPr>
          <w:rStyle w:val="CommentReference"/>
        </w:rPr>
        <w:annotationRef/>
      </w:r>
      <w:r>
        <w:rPr>
          <w:lang w:val="en-US"/>
        </w:rPr>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Default="00441AB4" w:rsidP="00214994">
      <w:pPr>
        <w:pStyle w:val="CommentText"/>
      </w:pPr>
      <w:r>
        <w:rPr>
          <w:rStyle w:val="CommentReference"/>
        </w:rPr>
        <w:annotationRef/>
      </w:r>
      <w:r w:rsidR="00214994">
        <w:rPr>
          <w:lang w:val="en-US"/>
        </w:rPr>
        <w:t>Bedenk ook wat positieve en eventueel negatieve controles zijn in de augustus analyses</w:t>
      </w:r>
    </w:p>
  </w:comment>
  <w:comment w:id="4" w:author="Chris van Oevelen" w:date="2024-11-28T21:23:00Z" w:initials="CO">
    <w:p w14:paraId="016DBA6C" w14:textId="0E10DC84" w:rsidR="00FF5780" w:rsidRDefault="00FF5780" w:rsidP="00FF5780">
      <w:pPr>
        <w:pStyle w:val="CommentText"/>
      </w:pPr>
      <w:r>
        <w:rPr>
          <w:rStyle w:val="CommentReference"/>
        </w:rPr>
        <w:annotationRef/>
      </w:r>
      <w:r>
        <w:rPr>
          <w:lang w:val="en-US"/>
        </w:rPr>
        <w:t>Ik mis nog wel de stap waar je het genoom vandaan haalt</w:t>
      </w:r>
    </w:p>
  </w:comment>
  <w:comment w:id="5" w:author="Chris van Oevelen" w:date="2024-11-28T21:24:00Z" w:initials="CO">
    <w:p w14:paraId="5B914F45" w14:textId="77777777" w:rsidR="00FF5780" w:rsidRDefault="00FF5780" w:rsidP="00FF5780">
      <w:pPr>
        <w:pStyle w:val="CommentText"/>
      </w:pPr>
      <w:r>
        <w:rPr>
          <w:rStyle w:val="CommentReference"/>
        </w:rPr>
        <w:annotationRef/>
      </w:r>
      <w:r>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Default="000B42B7" w:rsidP="000B42B7">
      <w:pPr>
        <w:pStyle w:val="CommentText"/>
      </w:pPr>
      <w:r>
        <w:rPr>
          <w:rStyle w:val="CommentReference"/>
        </w:rPr>
        <w:annotationRef/>
      </w:r>
      <w:r>
        <w:rPr>
          <w:lang w:val="en-US"/>
        </w:rPr>
        <w:t>Hoe kom je aan deze data?? Hoe ga je deze bestanden bewerken voor input in augustus (welke protocollen)</w:t>
      </w:r>
    </w:p>
  </w:comment>
  <w:comment w:id="7" w:author="Chris van Oevelen" w:date="2024-11-28T21:29:00Z" w:initials="CO">
    <w:p w14:paraId="706A4C44" w14:textId="77777777" w:rsidR="00DC4A43" w:rsidRDefault="00DC4A43" w:rsidP="00DC4A43">
      <w:pPr>
        <w:pStyle w:val="CommentText"/>
      </w:pPr>
      <w:r>
        <w:rPr>
          <w:rStyle w:val="CommentReference"/>
        </w:rPr>
        <w:annotationRef/>
      </w:r>
      <w:r>
        <w:rPr>
          <w:lang w:val="en-US"/>
        </w:rPr>
        <w:t xml:space="preserve">En welke parameters ga je hiervoor gebruiken. Hoe weet je of de kwaliteit voldoende is. </w:t>
      </w:r>
    </w:p>
    <w:p w14:paraId="32CDD94C" w14:textId="77777777" w:rsidR="00DC4A43" w:rsidRDefault="00DC4A43" w:rsidP="00DC4A43">
      <w:pPr>
        <w:pStyle w:val="CommentText"/>
      </w:pPr>
      <w:r>
        <w:rPr>
          <w:lang w:val="en-US"/>
        </w:rPr>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0B42B7"/>
    <w:rsid w:val="001219D1"/>
    <w:rsid w:val="00134EA6"/>
    <w:rsid w:val="0014213F"/>
    <w:rsid w:val="00146F03"/>
    <w:rsid w:val="001937F2"/>
    <w:rsid w:val="001C0F81"/>
    <w:rsid w:val="001D7F2E"/>
    <w:rsid w:val="002054D6"/>
    <w:rsid w:val="00214994"/>
    <w:rsid w:val="00265799"/>
    <w:rsid w:val="00297AA2"/>
    <w:rsid w:val="002A68EB"/>
    <w:rsid w:val="002B570F"/>
    <w:rsid w:val="00331F89"/>
    <w:rsid w:val="003513C5"/>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5307D"/>
    <w:rsid w:val="00D56128"/>
    <w:rsid w:val="00DA3592"/>
    <w:rsid w:val="00DC4A43"/>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94</Words>
  <Characters>13650</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2</cp:revision>
  <dcterms:created xsi:type="dcterms:W3CDTF">2024-11-30T14:05:00Z</dcterms:created>
  <dcterms:modified xsi:type="dcterms:W3CDTF">2024-11-30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pL5mkX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